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4F7B39">
        <w:rPr>
          <w:noProof/>
        </w:rPr>
        <w:t>25 August 2014</w:t>
      </w:r>
      <w:r w:rsidR="007A15CE">
        <w:fldChar w:fldCharType="end"/>
      </w:r>
    </w:p>
    <w:p w:rsidR="00F77C82" w:rsidRPr="00C05534" w:rsidRDefault="00F77C82" w:rsidP="00C05534">
      <w:pPr>
        <w:pStyle w:val="Heading1"/>
      </w:pPr>
      <w:bookmarkStart w:id="0" w:name="_Toc38143881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143881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1438815"/>
      <w:r w:rsidRPr="00C05534">
        <w:lastRenderedPageBreak/>
        <w:t>Contents</w:t>
      </w:r>
      <w:bookmarkEnd w:id="2"/>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4F7B39">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4F7B39">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4F7B39">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4F7B39">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4F7B39">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4F7B39">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4F7B39">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4F7B39">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4F7B39">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4F7B39">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4F7B39">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4F7B39">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4F7B39">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4F7B39">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4F7B39">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4F7B39">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4F7B39">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4F7B39">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4F7B39">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4F7B39">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4F7B39">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4F7B39">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4F7B39">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4F7B39">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4F7B39">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4F7B39">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4F7B39">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4F7B39">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4F7B39">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4F7B39">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4F7B39">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4F7B39">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4F7B39">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4F7B39">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4F7B39">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4F7B39">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4F7B39">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4F7B39">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4F7B39">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4F7B39">
        <w:rPr>
          <w:noProof/>
        </w:rPr>
        <w:t>5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4F7B39">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4F7B39">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4F7B39">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4F7B39">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4F7B39">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4F7B39">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4F7B39">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4F7B39">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4F7B39">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4F7B39">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4F7B39">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4F7B39">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4F7B39">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4F7B39">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4F7B39">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4F7B39">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4F7B39">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4F7B39">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4F7B39">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4F7B39">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4F7B39">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4F7B39">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4F7B39">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4F7B39">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4F7B39">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4F7B39">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4F7B39">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4F7B39">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4F7B39">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4F7B39">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4F7B39">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4F7B39">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4F7B39">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4F7B39">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4F7B39">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4F7B39">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4F7B39">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4F7B39">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4F7B39">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4F7B39">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4F7B39">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4F7B39">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4F7B39">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4F7B39">
        <w:rPr>
          <w:noProof/>
        </w:rPr>
        <w:t>8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4F7B39">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4F7B39">
        <w:rPr>
          <w:noProof/>
        </w:rPr>
        <w:t>9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4F7B39">
        <w:rPr>
          <w:noProof/>
        </w:rPr>
        <w:t>9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4F7B39">
        <w:rPr>
          <w:noProof/>
        </w:rPr>
        <w:t>9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4F7B39">
        <w:rPr>
          <w:noProof/>
        </w:rPr>
        <w:t>10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4F7B39">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4F7B39">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4F7B39">
        <w:rPr>
          <w:noProof/>
        </w:rPr>
        <w:t>10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4F7B39">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4F7B39">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4F7B39">
        <w:rPr>
          <w:noProof/>
        </w:rPr>
        <w:t>10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4F7B39">
        <w:rPr>
          <w:noProof/>
        </w:rPr>
        <w:t>10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4F7B39">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4F7B39">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4F7B39">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4F7B39">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4F7B39">
        <w:rPr>
          <w:noProof/>
        </w:rPr>
        <w:t>11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4F7B39">
        <w:rPr>
          <w:noProof/>
        </w:rPr>
        <w:t>1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4F7B39">
        <w:rPr>
          <w:noProof/>
        </w:rPr>
        <w:t>11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81438816"/>
      <w:r w:rsidRPr="00C05534">
        <w:lastRenderedPageBreak/>
        <w:t xml:space="preserve">What’s New in MESMER </w:t>
      </w:r>
      <w:r w:rsidR="00F9060D">
        <w:t>4</w:t>
      </w:r>
      <w:r w:rsidRPr="00C05534">
        <w:t>.0</w:t>
      </w:r>
      <w:bookmarkEnd w:id="3"/>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4F7B39">
        <w:t>11.2.3</w:t>
      </w:r>
      <w:r w:rsidR="00EF0793">
        <w:fldChar w:fldCharType="end"/>
      </w:r>
      <w:r>
        <w:t>).</w:t>
      </w:r>
    </w:p>
    <w:p w:rsidR="00CB4878" w:rsidRDefault="00CB4878" w:rsidP="00812945">
      <w:pPr>
        <w:numPr>
          <w:ilvl w:val="0"/>
          <w:numId w:val="3"/>
        </w:numPr>
        <w:ind w:left="357" w:firstLine="0"/>
      </w:pPr>
      <w:r>
        <w:t>Multiple control blocks.</w:t>
      </w:r>
    </w:p>
    <w:p w:rsidR="00C1136A" w:rsidRDefault="00C1136A" w:rsidP="00812945">
      <w:pPr>
        <w:numPr>
          <w:ilvl w:val="0"/>
          <w:numId w:val="3"/>
        </w:numPr>
        <w:ind w:left="357" w:firstLine="0"/>
      </w:pPr>
      <w:r>
        <w:t>New bimolecular reaction type.</w:t>
      </w:r>
      <w:bookmarkStart w:id="4" w:name="_GoBack"/>
      <w:bookmarkEnd w:id="4"/>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143881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143881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143881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B02DF6"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381438820"/>
      <w:r>
        <w:t>Windows</w:t>
      </w:r>
      <w:bookmarkEnd w:id="8"/>
    </w:p>
    <w:p w:rsidR="00F77C82" w:rsidRDefault="00F77C82" w:rsidP="00C05534">
      <w:pPr>
        <w:pStyle w:val="Heading3"/>
      </w:pPr>
      <w:bookmarkStart w:id="9" w:name="_Toc38143882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143882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F7B39">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B02DF6">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B02DF6">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143882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F7B39">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143882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143882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143882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F7B39">
        <w:t>7.3.1</w:t>
      </w:r>
      <w:r>
        <w:fldChar w:fldCharType="end"/>
      </w:r>
      <w:r>
        <w:t xml:space="preserve">. </w:t>
      </w:r>
    </w:p>
    <w:p w:rsidR="00F77C82" w:rsidRDefault="00F77C82" w:rsidP="00E41937">
      <w:pPr>
        <w:pStyle w:val="Heading3"/>
      </w:pPr>
      <w:bookmarkStart w:id="16" w:name="_Toc38143882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143882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143882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F7B3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143883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143883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38143883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143883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F7B39" w:rsidRPr="00592261">
        <w:t>Figure 2</w:t>
      </w:r>
      <w:r w:rsidR="004F7B39" w:rsidRPr="004F7B39">
        <w:rPr>
          <w:b/>
        </w:rPr>
        <w:t>:</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1438834"/>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143883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1438836"/>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4F7B39">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F7B39">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C1136A">
            <w:pPr>
              <w:pStyle w:val="tabletext"/>
              <w:snapToGrid w:val="0"/>
              <w:rPr>
                <w:sz w:val="20"/>
                <w:szCs w:val="20"/>
              </w:rPr>
            </w:pPr>
            <w:r>
              <w:rPr>
                <w:sz w:val="20"/>
                <w:szCs w:val="20"/>
              </w:rPr>
              <w:t>cm-1</w:t>
            </w:r>
            <w:r w:rsidR="00C1136A">
              <w:rPr>
                <w:sz w:val="20"/>
                <w:szCs w:val="20"/>
              </w:rPr>
              <w:t xml:space="preserve"> </w:t>
            </w:r>
            <w:r w:rsidR="00C1136A" w:rsidRPr="00C1136A">
              <w:rPr>
                <w:rFonts w:ascii="Times New Roman" w:hAnsi="Times New Roman" w:cs="Times New Roman"/>
                <w:color w:val="auto"/>
                <w:sz w:val="20"/>
                <w:szCs w:val="20"/>
              </w:rPr>
              <w:t>or</w:t>
            </w:r>
            <w:r w:rsidR="00C1136A">
              <w:rPr>
                <w:sz w:val="20"/>
                <w:szCs w:val="20"/>
              </w:rPr>
              <w:t xml:space="preserve"> amuA^2</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F7B39">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4F7B39">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1438837"/>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 name="TextBox 16"/>
                        <wps:cNvSpPr txBox="1"/>
                        <wps:spPr>
                          <a:xfrm>
                            <a:off x="2914657" y="1569492"/>
                            <a:ext cx="1070240" cy="525780"/>
                          </a:xfrm>
                          <a:prstGeom prst="rect">
                            <a:avLst/>
                          </a:prstGeom>
                          <a:noFill/>
                        </wps:spPr>
                        <wps:txbx>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36" name="TextBox 24"/>
                        <wps:cNvSpPr txBox="1"/>
                        <wps:spPr>
                          <a:xfrm>
                            <a:off x="1123953" y="4306108"/>
                            <a:ext cx="702310" cy="277495"/>
                          </a:xfrm>
                          <a:prstGeom prst="rect">
                            <a:avLst/>
                          </a:prstGeom>
                          <a:noFill/>
                        </wps:spPr>
                        <wps:txbx>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38" name="TextBox 26"/>
                        <wps:cNvSpPr txBox="1"/>
                        <wps:spPr>
                          <a:xfrm>
                            <a:off x="1631937" y="3817646"/>
                            <a:ext cx="687705" cy="277495"/>
                          </a:xfrm>
                          <a:prstGeom prst="rect">
                            <a:avLst/>
                          </a:prstGeom>
                          <a:noFill/>
                        </wps:spPr>
                        <wps:txbx>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0" name="TextBox 28"/>
                        <wps:cNvSpPr txBox="1"/>
                        <wps:spPr>
                          <a:xfrm>
                            <a:off x="2395820" y="3068296"/>
                            <a:ext cx="790575" cy="277495"/>
                          </a:xfrm>
                          <a:prstGeom prst="rect">
                            <a:avLst/>
                          </a:prstGeom>
                          <a:noFill/>
                        </wps:spPr>
                        <wps:txbx>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3" name="TextBox 32"/>
                        <wps:cNvSpPr txBox="1"/>
                        <wps:spPr>
                          <a:xfrm>
                            <a:off x="4499200" y="4362624"/>
                            <a:ext cx="751840" cy="2774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7" name="TextBox 35"/>
                        <wps:cNvSpPr txBox="1"/>
                        <wps:spPr>
                          <a:xfrm>
                            <a:off x="5507708" y="3714890"/>
                            <a:ext cx="840105" cy="2774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CB4878" w:rsidRDefault="00CB487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CB4878" w:rsidRDefault="00CB487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CB4878" w:rsidRDefault="00CB487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CB4878" w:rsidRDefault="00CB487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CB4878" w:rsidRDefault="00CB487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CB4878" w:rsidRDefault="00CB487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CB4878" w:rsidRDefault="00CB487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CB4878" w:rsidRDefault="00CB487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CB4878" w:rsidRDefault="00CB487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CB4878" w:rsidRDefault="00CB487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CB4878" w:rsidRDefault="00CB487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CB4878" w:rsidRDefault="00CB487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CB4878" w:rsidRDefault="00CB487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CB4878" w:rsidRDefault="00CB487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1438838"/>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B02DF6"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1438839"/>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F7B39">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F7B39">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lastRenderedPageBreak/>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lastRenderedPageBreak/>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B02DF6">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4F7B39">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F7B3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B02DF6"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B02DF6"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B02DF6"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B02DF6"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B02DF6"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B02DF6">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B02DF6"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B02DF6">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F7B3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F7B3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F7B3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B02DF6"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B02DF6"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B02DF6"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B02DF6"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F7B39">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Currently, it is necessary to use Firefox 3.</w:t>
      </w:r>
      <w:r w:rsidR="00B42BCE">
        <w:t>,</w:t>
      </w:r>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4F7B3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F7B39">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5pt" o:ole="">
            <v:imagedata r:id="rId37" o:title=""/>
          </v:shape>
          <o:OLEObject Type="Embed" ProgID="Equation.3" ShapeID="_x0000_i1025" DrawAspect="Content" ObjectID="_1470510161"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1438883"/>
      <w:bookmarkStart w:id="94" w:name="_Ref277428806"/>
      <w:bookmarkStart w:id="95" w:name="_Ref277416966"/>
      <w:r w:rsidRPr="00246233">
        <w:t>Data Access</w:t>
      </w:r>
      <w:bookmarkEnd w:id="9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4F7B39">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B02DF6"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9B7529" w:rsidRPr="00A33877" w:rsidTr="00211B72">
        <w:tc>
          <w:tcPr>
            <w:tcW w:w="392" w:type="dxa"/>
          </w:tcPr>
          <w:p w:rsidR="009B7529" w:rsidRDefault="009B7529" w:rsidP="00211B72">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B7529">
            <w:pPr>
              <w:rPr>
                <w:b/>
              </w:rPr>
            </w:pPr>
            <w:r>
              <w:t>(11.3)</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B7529">
            <w:pPr>
              <w:rPr>
                <w:b/>
              </w:rPr>
            </w:pPr>
            <w:r>
              <w:t>(11.</w:t>
            </w:r>
            <w:r w:rsidR="009B7529">
              <w:t>4</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B7529">
            <w:pPr>
              <w:rPr>
                <w:b/>
              </w:rPr>
            </w:pPr>
            <w:r>
              <w:t>(11.</w:t>
            </w:r>
            <w:r w:rsidR="009B7529">
              <w:t>5</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B7529">
            <w:pPr>
              <w:rPr>
                <w:b/>
              </w:rPr>
            </w:pPr>
            <w:r>
              <w:t>(11.</w:t>
            </w:r>
            <w:r w:rsidR="009B7529">
              <w:t>6</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B7529">
            <w:pPr>
              <w:rPr>
                <w:b/>
              </w:rPr>
            </w:pPr>
            <w:r>
              <w:t>(11.</w:t>
            </w:r>
            <w:r w:rsidR="009B7529">
              <w:t>7</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B02DF6"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B7529">
            <w:pPr>
              <w:rPr>
                <w:b/>
              </w:rPr>
            </w:pPr>
            <w:r>
              <w:t>(11.</w:t>
            </w:r>
            <w:r w:rsidR="009B7529">
              <w:t>8</w:t>
            </w:r>
            <w:r>
              <w:t>)</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9B7529">
              <w:t>9</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B02DF6"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B7529">
            <w:pPr>
              <w:rPr>
                <w:b/>
              </w:rPr>
            </w:pPr>
            <w:r>
              <w:t>(11.</w:t>
            </w:r>
            <w:r w:rsidR="009B7529">
              <w:t>10</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B02DF6"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B7529">
            <w:pPr>
              <w:rPr>
                <w:b/>
              </w:rPr>
            </w:pPr>
            <w:r>
              <w:t>(11.</w:t>
            </w:r>
            <w:r w:rsidR="009B7529">
              <w:t>11</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F7B39">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4F7B39">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F7B39">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10pt;height:18pt" o:ole="" filled="t">
            <v:fill color2="black"/>
            <v:imagedata r:id="rId39" o:title=""/>
          </v:shape>
          <o:OLEObject Type="Embed" ProgID="Equation.3" ShapeID="_x0000_i1026" DrawAspect="Content" ObjectID="_1470510162"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B02DF6"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5pt;height:19pt" o:ole="" filled="t">
            <v:fill color2="black"/>
            <v:imagedata r:id="rId41" o:title=""/>
          </v:shape>
          <o:OLEObject Type="Embed" ProgID="Equation.3" ShapeID="_x0000_i1027" DrawAspect="Content" ObjectID="_147051016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3pt;height:12.5pt" o:ole="" filled="t">
            <v:fill color2="black"/>
            <v:imagedata r:id="rId44" o:title=""/>
          </v:shape>
          <o:OLEObject Type="Embed" ProgID="Equation.3" ShapeID="_x0000_i1028" DrawAspect="Content" ObjectID="_147051016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B02DF6"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B02DF6"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B02DF6"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B02DF6"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B02DF6">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B02DF6"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5pt;height:18pt" o:ole="" filled="t">
            <v:fill color2="black"/>
            <v:imagedata r:id="rId46" o:title=""/>
          </v:shape>
          <o:OLEObject Type="Embed" ProgID="Equation.3" ShapeID="_x0000_i1029" DrawAspect="Content" ObjectID="_1470510165"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B02DF6"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B02DF6"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F7B39">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F7B39">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F7B39">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F7B39">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4F7B39">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F7B39">
        <w:t>7.3.1</w:t>
      </w:r>
      <w:r>
        <w:fldChar w:fldCharType="end"/>
      </w:r>
      <w:r>
        <w:fldChar w:fldCharType="begin"/>
      </w:r>
      <w:r>
        <w:instrText xml:space="preserve"> REF _Ref353724732 \r \h </w:instrText>
      </w:r>
      <w:r>
        <w:fldChar w:fldCharType="separate"/>
      </w:r>
      <w:r w:rsidR="004F7B39">
        <w:t>(5)</w:t>
      </w:r>
      <w:r>
        <w:fldChar w:fldCharType="end"/>
      </w:r>
      <w:r>
        <w:t xml:space="preserve"> and </w:t>
      </w:r>
      <w:r>
        <w:fldChar w:fldCharType="begin"/>
      </w:r>
      <w:r>
        <w:instrText xml:space="preserve"> REF _Ref345764698 \r \h </w:instrText>
      </w:r>
      <w:r>
        <w:fldChar w:fldCharType="separate"/>
      </w:r>
      <w:r w:rsidR="004F7B39">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F7B39">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4F7B39">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F7B39">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2DF6" w:rsidRDefault="00B02DF6">
      <w:pPr>
        <w:spacing w:after="0" w:line="240" w:lineRule="auto"/>
      </w:pPr>
      <w:r>
        <w:separator/>
      </w:r>
    </w:p>
  </w:endnote>
  <w:endnote w:type="continuationSeparator" w:id="0">
    <w:p w:rsidR="00B02DF6" w:rsidRDefault="00B02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878" w:rsidRDefault="00CB4878">
    <w:pPr>
      <w:pStyle w:val="Footer"/>
      <w:jc w:val="center"/>
    </w:pPr>
    <w:r>
      <w:fldChar w:fldCharType="begin"/>
    </w:r>
    <w:r>
      <w:instrText xml:space="preserve"> PAGE   \* MERGEFORMAT </w:instrText>
    </w:r>
    <w:r>
      <w:fldChar w:fldCharType="separate"/>
    </w:r>
    <w:r w:rsidR="004F7B39">
      <w:rPr>
        <w:noProof/>
      </w:rPr>
      <w:t>22</w:t>
    </w:r>
    <w:r>
      <w:rPr>
        <w:noProof/>
      </w:rPr>
      <w:fldChar w:fldCharType="end"/>
    </w:r>
  </w:p>
  <w:p w:rsidR="00CB4878" w:rsidRDefault="00CB487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2DF6" w:rsidRDefault="00B02DF6">
      <w:pPr>
        <w:spacing w:after="0" w:line="240" w:lineRule="auto"/>
      </w:pPr>
      <w:r>
        <w:separator/>
      </w:r>
    </w:p>
  </w:footnote>
  <w:footnote w:type="continuationSeparator" w:id="0">
    <w:p w:rsidR="00B02DF6" w:rsidRDefault="00B02D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C74"/>
    <w:rsid w:val="009E6A79"/>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3C9254-29C1-41F7-B587-C495BC68B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27</TotalTime>
  <Pages>112</Pages>
  <Words>37300</Words>
  <Characters>212615</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941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0</cp:revision>
  <cp:lastPrinted>2014-08-25T21:13:00Z</cp:lastPrinted>
  <dcterms:created xsi:type="dcterms:W3CDTF">2014-02-19T10:17:00Z</dcterms:created>
  <dcterms:modified xsi:type="dcterms:W3CDTF">2014-08-2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